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00E89" w14:textId="77777777" w:rsidR="00F70E70" w:rsidRPr="00FC4096" w:rsidRDefault="00F70E70" w:rsidP="00F70E70">
      <w:pPr>
        <w:spacing w:line="360" w:lineRule="auto"/>
        <w:jc w:val="both"/>
        <w:rPr>
          <w:rFonts w:ascii="Times New Roman" w:hAnsi="Times New Roman" w:cs="Times New Roman"/>
          <w:sz w:val="24"/>
          <w:szCs w:val="24"/>
          <w:lang w:val="en-GB"/>
        </w:rPr>
      </w:pPr>
      <w:bookmarkStart w:id="0" w:name="_GoBack"/>
      <w:bookmarkEnd w:id="0"/>
      <w:r w:rsidRPr="00FC4096">
        <w:rPr>
          <w:rFonts w:ascii="Times New Roman" w:hAnsi="Times New Roman" w:cs="Times New Roman"/>
          <w:sz w:val="24"/>
          <w:szCs w:val="24"/>
          <w:lang w:val="en-GB"/>
        </w:rPr>
        <w:t>Since April 1968, the Danish Civil Registration System (CRS) has registered demographic and vital status information on all persons residing in Denmark, using the unique personal identification number (PIN) a</w:t>
      </w:r>
      <w:r w:rsidR="00FC4096" w:rsidRPr="00FC4096">
        <w:rPr>
          <w:rFonts w:ascii="Times New Roman" w:hAnsi="Times New Roman" w:cs="Times New Roman"/>
          <w:sz w:val="24"/>
          <w:szCs w:val="24"/>
          <w:lang w:val="en-GB"/>
        </w:rPr>
        <w:t>ssigned to each Danish resident</w:t>
      </w:r>
      <w:r w:rsidRPr="00FC4096">
        <w:rPr>
          <w:rFonts w:ascii="Times New Roman" w:hAnsi="Times New Roman" w:cs="Times New Roman"/>
          <w:sz w:val="24"/>
          <w:szCs w:val="24"/>
          <w:lang w:val="en-GB"/>
        </w:rPr>
        <w:t xml:space="preserve"> </w:t>
      </w:r>
      <w:r w:rsidRPr="00FC4096">
        <w:rPr>
          <w:rFonts w:ascii="Times New Roman" w:hAnsi="Times New Roman" w:cs="Times New Roman"/>
          <w:sz w:val="24"/>
          <w:szCs w:val="24"/>
          <w:lang w:val="en-GB"/>
        </w:rPr>
        <w:fldChar w:fldCharType="begin" w:fldLock="1"/>
      </w:r>
      <w:r w:rsidR="00FC4096" w:rsidRPr="00FC4096">
        <w:rPr>
          <w:rFonts w:ascii="Times New Roman" w:hAnsi="Times New Roman" w:cs="Times New Roman"/>
          <w:sz w:val="24"/>
          <w:szCs w:val="24"/>
          <w:lang w:val="en-GB"/>
        </w:rPr>
        <w:instrText>ADDIN CSL_CITATION { "citationItems" : [ { "id" : "ITEM-1", "itemData" : { "PMID" : "21775345", "abstract" : "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 "author" : [ { "dropping-particle" : "", "family" : "Pedersen", "given" : "C B", "non-dropping-particle" : "", "parse-names" : false, "suffix" : "" } ], "container-title" : "Scand.J.Public Health", "id" : "ITEM-1", "issue" : "1651-1905 (Electronic)", "issued" : { "date-parts" : [ [ "2011", "7" ] ] }, "language" : "eng PT - Journal Article PT - Research Support, Non-U.S. Gov't SB - IM", "note" : "DA - 20110721", "page" : "22-25", "publisher-place" : "National Centre for Register-based Research, University of Aarhus, Taasingegade, Aarhus C, Denmark. cbp@ncrr.dk", "title" : "The Danish Civil Registration System", "type" : "article-journal", "volume" : "39" }, "uris" : [ "http://www.mendeley.com/documents/?uuid=793fc682-1ed6-4d3c-bc39-0c5316183772" ] } ], "mendeley" : { "formattedCitation" : "(1)", "manualFormatting" : "[1]", "plainTextFormattedCitation" : "(1)", "previouslyFormattedCitation" : "(1)" }, "properties" : { "noteIndex" : 0 }, "schema" : "https://github.com/citation-style-language/schema/raw/master/csl-citation.json" }</w:instrText>
      </w:r>
      <w:r w:rsidRPr="00FC4096">
        <w:rPr>
          <w:rFonts w:ascii="Times New Roman" w:hAnsi="Times New Roman" w:cs="Times New Roman"/>
          <w:sz w:val="24"/>
          <w:szCs w:val="24"/>
          <w:lang w:val="en-GB"/>
        </w:rPr>
        <w:fldChar w:fldCharType="separate"/>
      </w:r>
      <w:r w:rsidR="00FC4096" w:rsidRPr="00FC4096">
        <w:rPr>
          <w:rFonts w:ascii="Times New Roman" w:hAnsi="Times New Roman" w:cs="Times New Roman"/>
          <w:noProof/>
          <w:sz w:val="24"/>
          <w:szCs w:val="24"/>
          <w:lang w:val="en-GB"/>
        </w:rPr>
        <w:t>[</w:t>
      </w:r>
      <w:r w:rsidR="00592364" w:rsidRPr="00FC4096">
        <w:rPr>
          <w:rFonts w:ascii="Times New Roman" w:hAnsi="Times New Roman" w:cs="Times New Roman"/>
          <w:noProof/>
          <w:sz w:val="24"/>
          <w:szCs w:val="24"/>
          <w:lang w:val="en-GB"/>
        </w:rPr>
        <w:t>1</w:t>
      </w:r>
      <w:r w:rsidR="00FC4096" w:rsidRPr="00FC4096">
        <w:rPr>
          <w:rFonts w:ascii="Times New Roman" w:hAnsi="Times New Roman" w:cs="Times New Roman"/>
          <w:noProof/>
          <w:sz w:val="24"/>
          <w:szCs w:val="24"/>
          <w:lang w:val="en-GB"/>
        </w:rPr>
        <w:t>]</w:t>
      </w:r>
      <w:r w:rsidRPr="00FC4096">
        <w:rPr>
          <w:rFonts w:ascii="Times New Roman" w:hAnsi="Times New Roman" w:cs="Times New Roman"/>
          <w:sz w:val="24"/>
          <w:szCs w:val="24"/>
          <w:lang w:val="en-GB"/>
        </w:rPr>
        <w:fldChar w:fldCharType="end"/>
      </w:r>
      <w:r w:rsidR="00FC4096" w:rsidRPr="00FC4096">
        <w:rPr>
          <w:rFonts w:ascii="Times New Roman" w:hAnsi="Times New Roman" w:cs="Times New Roman"/>
          <w:sz w:val="24"/>
          <w:szCs w:val="24"/>
          <w:lang w:val="en-GB"/>
        </w:rPr>
        <w:t>.</w:t>
      </w:r>
      <w:r w:rsidRPr="00FC4096">
        <w:rPr>
          <w:rFonts w:ascii="Times New Roman" w:hAnsi="Times New Roman" w:cs="Times New Roman"/>
          <w:sz w:val="24"/>
          <w:szCs w:val="24"/>
          <w:lang w:val="en-GB"/>
        </w:rPr>
        <w:t xml:space="preserve"> The PIN permits complete follow-up of persons living in Denmark and accurate linkage of individual-level information from Denmark’s national population-based registers. </w:t>
      </w:r>
    </w:p>
    <w:p w14:paraId="2DEA9761" w14:textId="77777777" w:rsidR="00F70E70" w:rsidRPr="00FC4096" w:rsidRDefault="00F70E70" w:rsidP="00F70E70">
      <w:pPr>
        <w:spacing w:line="360" w:lineRule="auto"/>
        <w:jc w:val="both"/>
        <w:rPr>
          <w:rFonts w:ascii="Times New Roman" w:hAnsi="Times New Roman" w:cs="Times New Roman"/>
          <w:sz w:val="24"/>
          <w:szCs w:val="24"/>
          <w:lang w:val="en-GB"/>
        </w:rPr>
      </w:pPr>
    </w:p>
    <w:p w14:paraId="1BBE3683" w14:textId="77777777" w:rsidR="00F70E70" w:rsidRPr="00FC4096" w:rsidRDefault="00F70E70" w:rsidP="00F70E70">
      <w:pPr>
        <w:spacing w:line="360" w:lineRule="auto"/>
        <w:jc w:val="both"/>
        <w:rPr>
          <w:rFonts w:ascii="Times New Roman" w:hAnsi="Times New Roman" w:cs="Times New Roman"/>
          <w:sz w:val="24"/>
          <w:szCs w:val="24"/>
          <w:lang w:val="en-GB"/>
        </w:rPr>
      </w:pPr>
      <w:r w:rsidRPr="00FC4096">
        <w:rPr>
          <w:rFonts w:ascii="Times New Roman" w:hAnsi="Times New Roman" w:cs="Times New Roman"/>
          <w:sz w:val="24"/>
          <w:szCs w:val="24"/>
          <w:lang w:val="en-GB"/>
        </w:rPr>
        <w:t>The Danish Psychiatric Central Research Register (PCRR) holds information on all admissions to psychiatric hospitals in Denmark since 1969 according to the International Classification of Diseases (8th revision [ICD-8] 1977–1993; ICD-10 from 1994). Furthermore, it contains information on psychiatric contacts a</w:t>
      </w:r>
      <w:r w:rsidR="00FC4096" w:rsidRPr="00FC4096">
        <w:rPr>
          <w:rFonts w:ascii="Times New Roman" w:hAnsi="Times New Roman" w:cs="Times New Roman"/>
          <w:sz w:val="24"/>
          <w:szCs w:val="24"/>
          <w:lang w:val="en-GB"/>
        </w:rPr>
        <w:t xml:space="preserve">t outpatient clinics since 1995 </w:t>
      </w:r>
      <w:r w:rsidRPr="00FC4096">
        <w:rPr>
          <w:rFonts w:ascii="Times New Roman" w:hAnsi="Times New Roman" w:cs="Times New Roman"/>
          <w:sz w:val="24"/>
          <w:szCs w:val="24"/>
          <w:lang w:val="en-GB"/>
        </w:rPr>
        <w:fldChar w:fldCharType="begin" w:fldLock="1"/>
      </w:r>
      <w:r w:rsidR="00FC4096" w:rsidRPr="00FC4096">
        <w:rPr>
          <w:rFonts w:ascii="Times New Roman" w:hAnsi="Times New Roman" w:cs="Times New Roman"/>
          <w:sz w:val="24"/>
          <w:szCs w:val="24"/>
          <w:lang w:val="en-GB"/>
        </w:rPr>
        <w:instrText>ADDIN CSL_CITATION { "citationItems" : [ { "id" : "ITEM-1", "itemData" : { "PMID" : "21775352", "abstract" : "INTRODUCTION: The Psychiatric Central Research Register (PCRR) has continued since 1970 with electronic registration of patients treated at psychiatric departments in Denmark. CONTENT: The register contains dates of onset and end of any treatment; all diagnoses; type of referral; place of treatment; municipality of residence; mode of admission. 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 CONCLUSION: The PCRR is a valuable tool in national health planning and in epidemiological research", "author" : [ { "dropping-particle" : "", "family" : "Mors", "given" : "O", "non-dropping-particle" : "", "parse-names" : false, "suffix" : "" }, { "dropping-particle" : "", "family" : "Perto", "given" : "G P", "non-dropping-particle" : "", "parse-names" : false, "suffix" : "" }, { "dropping-particle" : "", "family" : "Mortensen", "given" : "P B", "non-dropping-particle" : "", "parse-names" : false, "suffix" : "" } ], "container-title" : "Scand.J.Public Health", "id" : "ITEM-1", "issue" : "1651-1905 (Electronic)", "issued" : { "date-parts" : [ [ "2011", "7" ] ] }, "language" : "eng PT - Journal Article SB - IM", "note" : "DA - 20110721", "page" : "54-57", "publisher-place" : "Centre for Psychiatric Research, Aarhus University Hospital, Risskov, Denmark. nielmors@rm.dk", "title" : "The Danish Psychiatric Central Research Register", "type" : "article-journal", "volume" : "39" }, "uris" : [ "http://www.mendeley.com/documents/?uuid=1a09948c-41f3-4c57-b694-847451c67a6c" ] } ], "mendeley" : { "formattedCitation" : "(2)", "manualFormatting" : "[2]", "plainTextFormattedCitation" : "(2)", "previouslyFormattedCitation" : "(2)" }, "properties" : { "noteIndex" : 0 }, "schema" : "https://github.com/citation-style-language/schema/raw/master/csl-citation.json" }</w:instrText>
      </w:r>
      <w:r w:rsidRPr="00FC4096">
        <w:rPr>
          <w:rFonts w:ascii="Times New Roman" w:hAnsi="Times New Roman" w:cs="Times New Roman"/>
          <w:sz w:val="24"/>
          <w:szCs w:val="24"/>
          <w:lang w:val="en-GB"/>
        </w:rPr>
        <w:fldChar w:fldCharType="separate"/>
      </w:r>
      <w:r w:rsidR="00FC4096" w:rsidRPr="00FC4096">
        <w:rPr>
          <w:rFonts w:ascii="Times New Roman" w:hAnsi="Times New Roman" w:cs="Times New Roman"/>
          <w:noProof/>
          <w:sz w:val="24"/>
          <w:szCs w:val="24"/>
          <w:lang w:val="en-GB"/>
        </w:rPr>
        <w:t>[</w:t>
      </w:r>
      <w:r w:rsidR="00592364" w:rsidRPr="00FC4096">
        <w:rPr>
          <w:rFonts w:ascii="Times New Roman" w:hAnsi="Times New Roman" w:cs="Times New Roman"/>
          <w:noProof/>
          <w:sz w:val="24"/>
          <w:szCs w:val="24"/>
          <w:lang w:val="en-GB"/>
        </w:rPr>
        <w:t>2</w:t>
      </w:r>
      <w:r w:rsidR="00FC4096" w:rsidRPr="00FC4096">
        <w:rPr>
          <w:rFonts w:ascii="Times New Roman" w:hAnsi="Times New Roman" w:cs="Times New Roman"/>
          <w:noProof/>
          <w:sz w:val="24"/>
          <w:szCs w:val="24"/>
          <w:lang w:val="en-GB"/>
        </w:rPr>
        <w:t>]</w:t>
      </w:r>
      <w:r w:rsidRPr="00FC4096">
        <w:rPr>
          <w:rFonts w:ascii="Times New Roman" w:hAnsi="Times New Roman" w:cs="Times New Roman"/>
          <w:sz w:val="24"/>
          <w:szCs w:val="24"/>
          <w:lang w:val="en-GB"/>
        </w:rPr>
        <w:fldChar w:fldCharType="end"/>
      </w:r>
      <w:r w:rsidR="00FC4096" w:rsidRPr="00FC4096">
        <w:rPr>
          <w:rFonts w:ascii="Times New Roman" w:hAnsi="Times New Roman" w:cs="Times New Roman"/>
          <w:sz w:val="24"/>
          <w:szCs w:val="24"/>
          <w:lang w:val="en-GB"/>
        </w:rPr>
        <w:t>.</w:t>
      </w:r>
    </w:p>
    <w:p w14:paraId="6B3E03FF" w14:textId="77777777" w:rsidR="00F70E70" w:rsidRPr="00FC4096" w:rsidRDefault="00F70E70" w:rsidP="00F70E70">
      <w:pPr>
        <w:spacing w:line="360" w:lineRule="auto"/>
        <w:jc w:val="both"/>
        <w:rPr>
          <w:rFonts w:ascii="Times New Roman" w:hAnsi="Times New Roman" w:cs="Times New Roman"/>
          <w:sz w:val="24"/>
          <w:szCs w:val="24"/>
          <w:lang w:val="en-GB"/>
        </w:rPr>
      </w:pPr>
    </w:p>
    <w:p w14:paraId="452C479F" w14:textId="77777777" w:rsidR="00F70E70" w:rsidRPr="00FC4096" w:rsidRDefault="00F70E70" w:rsidP="00F70E70">
      <w:pPr>
        <w:spacing w:line="360" w:lineRule="auto"/>
        <w:jc w:val="both"/>
        <w:rPr>
          <w:rFonts w:ascii="Times New Roman" w:hAnsi="Times New Roman" w:cs="Times New Roman"/>
          <w:sz w:val="24"/>
          <w:szCs w:val="24"/>
          <w:lang w:val="en-GB"/>
        </w:rPr>
      </w:pPr>
      <w:r w:rsidRPr="00FC4096">
        <w:rPr>
          <w:rFonts w:ascii="Times New Roman" w:hAnsi="Times New Roman" w:cs="Times New Roman"/>
          <w:sz w:val="24"/>
          <w:szCs w:val="24"/>
          <w:lang w:val="en-GB"/>
        </w:rPr>
        <w:t>The Danish National Patient Register (NPR) has recorded information on all hospitalizations in Denmark since 1977 and all outpatients and consultant visits since 1995. As the PCRR, it uses ICD-8 codes from 1977–1993 and ICD-10 codes from 1994</w:t>
      </w:r>
      <w:r w:rsidR="00FC4096" w:rsidRPr="00FC4096">
        <w:rPr>
          <w:rFonts w:ascii="Times New Roman" w:hAnsi="Times New Roman" w:cs="Times New Roman"/>
          <w:sz w:val="24"/>
          <w:szCs w:val="24"/>
          <w:lang w:val="en-GB"/>
        </w:rPr>
        <w:t xml:space="preserve"> </w:t>
      </w:r>
      <w:r w:rsidRPr="00FC4096">
        <w:rPr>
          <w:rFonts w:ascii="Times New Roman" w:hAnsi="Times New Roman" w:cs="Times New Roman"/>
          <w:sz w:val="24"/>
          <w:szCs w:val="24"/>
          <w:lang w:val="en-GB"/>
        </w:rPr>
        <w:fldChar w:fldCharType="begin" w:fldLock="1"/>
      </w:r>
      <w:r w:rsidR="00FC4096" w:rsidRPr="00FC4096">
        <w:rPr>
          <w:rFonts w:ascii="Times New Roman" w:hAnsi="Times New Roman" w:cs="Times New Roman"/>
          <w:sz w:val="24"/>
          <w:szCs w:val="24"/>
          <w:lang w:val="en-GB"/>
        </w:rPr>
        <w:instrText>ADDIN CSL_CITATION { "citationItems" : [ { "id" : "ITEM-1", "itemData" : { "PMID" : "21775347", "abstract" : "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 "author" : [ { "dropping-particle" : "", "family" : "Lynge", "given" : "E", "non-dropping-particle" : "", "parse-names" : false, "suffix" : "" }, { "dropping-particle" : "", "family" : "Sandegaard", "given" : "J L", "non-dropping-particle" : "", "parse-names" : false, "suffix" : "" }, { "dropping-particle" : "", "family" : "Rebolj", "given" : "M", "non-dropping-particle" : "", "parse-names" : false, "suffix" : "" } ], "container-title" : "Scand.J.Public Health", "id" : "ITEM-1", "issue" : "1651-1905 (Electronic)", "issued" : { "date-parts" : [ [ "2011", "7" ] ] }, "language" : "eng PT - Journal Article SB - IM", "note" : "DA - 20110721", "page" : "30-33", "publisher-place" : "Institute of Public Health, University of Copenhagen, Copenhagen, Denmark. elsebeth@pubhealth.ku.dk", "title" : "The Danish National Patient Register", "type" : "article-journal", "volume" : "39" }, "uris" : [ "http://www.mendeley.com/documents/?uuid=85754ee3-faf7-4c9d-8a41-8b79beb98f27" ] } ], "mendeley" : { "formattedCitation" : "(3)", "manualFormatting" : "[3]", "plainTextFormattedCitation" : "(3)", "previouslyFormattedCitation" : "(3)" }, "properties" : { "noteIndex" : 0 }, "schema" : "https://github.com/citation-style-language/schema/raw/master/csl-citation.json" }</w:instrText>
      </w:r>
      <w:r w:rsidRPr="00FC4096">
        <w:rPr>
          <w:rFonts w:ascii="Times New Roman" w:hAnsi="Times New Roman" w:cs="Times New Roman"/>
          <w:sz w:val="24"/>
          <w:szCs w:val="24"/>
          <w:lang w:val="en-GB"/>
        </w:rPr>
        <w:fldChar w:fldCharType="separate"/>
      </w:r>
      <w:r w:rsidR="00FC4096" w:rsidRPr="00FC4096">
        <w:rPr>
          <w:rFonts w:ascii="Times New Roman" w:hAnsi="Times New Roman" w:cs="Times New Roman"/>
          <w:noProof/>
          <w:sz w:val="24"/>
          <w:szCs w:val="24"/>
          <w:lang w:val="en-GB"/>
        </w:rPr>
        <w:t>[</w:t>
      </w:r>
      <w:r w:rsidR="00592364" w:rsidRPr="00FC4096">
        <w:rPr>
          <w:rFonts w:ascii="Times New Roman" w:hAnsi="Times New Roman" w:cs="Times New Roman"/>
          <w:noProof/>
          <w:sz w:val="24"/>
          <w:szCs w:val="24"/>
          <w:lang w:val="en-GB"/>
        </w:rPr>
        <w:t>3</w:t>
      </w:r>
      <w:r w:rsidR="00FC4096" w:rsidRPr="00FC4096">
        <w:rPr>
          <w:rFonts w:ascii="Times New Roman" w:hAnsi="Times New Roman" w:cs="Times New Roman"/>
          <w:noProof/>
          <w:sz w:val="24"/>
          <w:szCs w:val="24"/>
          <w:lang w:val="en-GB"/>
        </w:rPr>
        <w:t>]</w:t>
      </w:r>
      <w:r w:rsidRPr="00FC4096">
        <w:rPr>
          <w:rFonts w:ascii="Times New Roman" w:hAnsi="Times New Roman" w:cs="Times New Roman"/>
          <w:sz w:val="24"/>
          <w:szCs w:val="24"/>
          <w:lang w:val="en-GB"/>
        </w:rPr>
        <w:fldChar w:fldCharType="end"/>
      </w:r>
      <w:r w:rsidR="00FC4096" w:rsidRPr="00FC4096">
        <w:rPr>
          <w:rFonts w:ascii="Times New Roman" w:hAnsi="Times New Roman" w:cs="Times New Roman"/>
          <w:sz w:val="24"/>
          <w:szCs w:val="24"/>
          <w:lang w:val="en-GB"/>
        </w:rPr>
        <w:t>.</w:t>
      </w:r>
    </w:p>
    <w:p w14:paraId="4EC46D83" w14:textId="77777777" w:rsidR="00F70E70" w:rsidRPr="00FC4096" w:rsidRDefault="00F70E70" w:rsidP="00F70E70">
      <w:pPr>
        <w:spacing w:line="360" w:lineRule="auto"/>
        <w:jc w:val="both"/>
        <w:rPr>
          <w:rFonts w:ascii="Times New Roman" w:hAnsi="Times New Roman" w:cs="Times New Roman"/>
          <w:sz w:val="24"/>
          <w:szCs w:val="24"/>
          <w:lang w:val="en-GB"/>
        </w:rPr>
      </w:pPr>
    </w:p>
    <w:p w14:paraId="60AA10C1" w14:textId="77777777" w:rsidR="00F70E70" w:rsidRPr="00FC4096" w:rsidRDefault="00F70E70" w:rsidP="00F70E70">
      <w:pPr>
        <w:spacing w:line="360" w:lineRule="auto"/>
        <w:jc w:val="both"/>
        <w:rPr>
          <w:rFonts w:ascii="Times New Roman" w:hAnsi="Times New Roman" w:cs="Times New Roman"/>
          <w:sz w:val="24"/>
          <w:szCs w:val="24"/>
          <w:lang w:val="en-GB"/>
        </w:rPr>
      </w:pPr>
      <w:r w:rsidRPr="00FC4096">
        <w:rPr>
          <w:rFonts w:ascii="Times New Roman" w:hAnsi="Times New Roman" w:cs="Times New Roman"/>
          <w:sz w:val="24"/>
          <w:szCs w:val="24"/>
          <w:lang w:val="en-GB"/>
        </w:rPr>
        <w:t>Danish National Prescription Registry (DNPR) was established in 1994 and is considered complete from January 1995. Each record includes the personal identification number, dispensing date, anatomic therapeutic chemical (ATC) code, and number of defined daily doses in the prescription</w:t>
      </w:r>
      <w:r w:rsidR="00FC4096" w:rsidRPr="00FC4096">
        <w:rPr>
          <w:rFonts w:ascii="Times New Roman" w:hAnsi="Times New Roman" w:cs="Times New Roman"/>
          <w:sz w:val="24"/>
          <w:szCs w:val="24"/>
          <w:lang w:val="en-GB"/>
        </w:rPr>
        <w:t xml:space="preserve"> </w:t>
      </w:r>
      <w:r w:rsidRPr="00FC4096">
        <w:rPr>
          <w:rFonts w:ascii="Times New Roman" w:hAnsi="Times New Roman" w:cs="Times New Roman"/>
          <w:sz w:val="24"/>
          <w:szCs w:val="24"/>
          <w:lang w:val="en-GB"/>
        </w:rPr>
        <w:fldChar w:fldCharType="begin" w:fldLock="1"/>
      </w:r>
      <w:r w:rsidR="00FC4096" w:rsidRPr="00FC4096">
        <w:rPr>
          <w:rFonts w:ascii="Times New Roman" w:hAnsi="Times New Roman" w:cs="Times New Roman"/>
          <w:sz w:val="24"/>
          <w:szCs w:val="24"/>
          <w:lang w:val="en-GB"/>
        </w:rPr>
        <w:instrText>ADDIN CSL_CITATION { "citationItems" : [ { "id" : "ITEM-1", "itemData" : { "PMID" : "21775349", "abstract" : "INTRODUCTION: Individual-level data on all prescription drugs sold in Danish community pharmacies has since 1994 been recorded in the Register of Medicinal Products Statistics of the Danish Medicines Agency. CONTENT: The register subset, termed the Danish National Prescription Registry (DNPR), contains information on dispensed prescriptions, including variables at the level of the drug user, the prescriber, and the pharmacy. VALIDITY AND COVERAGE: Reimbursement-driven record keeping, with automated bar-code-based data entry provides data of high quality, including detailed information on the dispensed drug. CONCLUSION: The possibility of linkage with many other nationwide individual-level data sources renders the DNPR a very powerful pharmacoepidemiological tool", "author" : [ { "dropping-particle" : "", "family" : "Kildemoes", "given" : "H W", "non-dropping-particle" : "", "parse-names" : false, "suffix" : "" }, { "dropping-particle" : "", "family" : "Sorensen", "given" : "H T", "non-dropping-particle" : "", "parse-names" : false, "suffix" : "" }, { "dropping-particle" : "", "family" : "Hallas", "given" : "J", "non-dropping-particle" : "", "parse-names" : false, "suffix" : "" } ], "container-title" : "Scand.J.Public Health", "id" : "ITEM-1", "issue" : "1651-1905 (Electronic)", "issued" : { "date-parts" : [ [ "2011", "7" ] ] }, "language" : "eng PT - Journal Article PT - Research Support, Non-U.S. Gov't SB - IM", "note" : "DA - 20110721", "page" : "38-41", "publisher-place" : "Center for Healthy Ageing, Department of Public Health, University of Copenhagen, Denmark. hewk@sund.ku.dk", "title" : "The Danish National Prescription Registry", "type" : "article-journal", "volume" : "39" }, "uris" : [ "http://www.mendeley.com/documents/?uuid=71b961d4-26b8-4d39-87e6-02d97ade01cd" ] } ], "mendeley" : { "formattedCitation" : "(4)", "manualFormatting" : "[4]", "plainTextFormattedCitation" : "(4)", "previouslyFormattedCitation" : "(4)" }, "properties" : { "noteIndex" : 0 }, "schema" : "https://github.com/citation-style-language/schema/raw/master/csl-citation.json" }</w:instrText>
      </w:r>
      <w:r w:rsidRPr="00FC4096">
        <w:rPr>
          <w:rFonts w:ascii="Times New Roman" w:hAnsi="Times New Roman" w:cs="Times New Roman"/>
          <w:sz w:val="24"/>
          <w:szCs w:val="24"/>
          <w:lang w:val="en-GB"/>
        </w:rPr>
        <w:fldChar w:fldCharType="separate"/>
      </w:r>
      <w:r w:rsidR="00FC4096" w:rsidRPr="00FC4096">
        <w:rPr>
          <w:rFonts w:ascii="Times New Roman" w:hAnsi="Times New Roman" w:cs="Times New Roman"/>
          <w:noProof/>
          <w:sz w:val="24"/>
          <w:szCs w:val="24"/>
          <w:lang w:val="en-GB"/>
        </w:rPr>
        <w:t>[</w:t>
      </w:r>
      <w:r w:rsidR="00592364" w:rsidRPr="00FC4096">
        <w:rPr>
          <w:rFonts w:ascii="Times New Roman" w:hAnsi="Times New Roman" w:cs="Times New Roman"/>
          <w:noProof/>
          <w:sz w:val="24"/>
          <w:szCs w:val="24"/>
          <w:lang w:val="en-GB"/>
        </w:rPr>
        <w:t>4</w:t>
      </w:r>
      <w:r w:rsidR="00FC4096" w:rsidRPr="00FC4096">
        <w:rPr>
          <w:rFonts w:ascii="Times New Roman" w:hAnsi="Times New Roman" w:cs="Times New Roman"/>
          <w:noProof/>
          <w:sz w:val="24"/>
          <w:szCs w:val="24"/>
          <w:lang w:val="en-GB"/>
        </w:rPr>
        <w:t>]</w:t>
      </w:r>
      <w:r w:rsidRPr="00FC4096">
        <w:rPr>
          <w:rFonts w:ascii="Times New Roman" w:hAnsi="Times New Roman" w:cs="Times New Roman"/>
          <w:sz w:val="24"/>
          <w:szCs w:val="24"/>
          <w:lang w:val="en-GB"/>
        </w:rPr>
        <w:fldChar w:fldCharType="end"/>
      </w:r>
      <w:r w:rsidR="00FC4096" w:rsidRPr="00FC4096">
        <w:rPr>
          <w:rFonts w:ascii="Times New Roman" w:hAnsi="Times New Roman" w:cs="Times New Roman"/>
          <w:sz w:val="24"/>
          <w:szCs w:val="24"/>
          <w:lang w:val="en-GB"/>
        </w:rPr>
        <w:t>.</w:t>
      </w:r>
    </w:p>
    <w:p w14:paraId="7751B7F7" w14:textId="77777777" w:rsidR="00F70E70" w:rsidRPr="00FC4096" w:rsidRDefault="00F70E70" w:rsidP="00F70E70">
      <w:pPr>
        <w:spacing w:line="360" w:lineRule="auto"/>
        <w:jc w:val="both"/>
        <w:rPr>
          <w:rFonts w:ascii="Times New Roman" w:hAnsi="Times New Roman" w:cs="Times New Roman"/>
          <w:sz w:val="24"/>
          <w:szCs w:val="24"/>
          <w:lang w:val="en-GB"/>
        </w:rPr>
      </w:pPr>
    </w:p>
    <w:p w14:paraId="150B889A" w14:textId="77777777" w:rsidR="00F70E70" w:rsidRPr="00FC4096" w:rsidRDefault="00F70E70" w:rsidP="00F70E70">
      <w:pPr>
        <w:pStyle w:val="Normalweb"/>
        <w:ind w:left="640" w:hanging="640"/>
        <w:rPr>
          <w:b/>
          <w:lang w:val="en-GB"/>
        </w:rPr>
      </w:pPr>
      <w:r w:rsidRPr="00FC4096">
        <w:rPr>
          <w:b/>
          <w:lang w:val="en-GB"/>
        </w:rPr>
        <w:t>References:</w:t>
      </w:r>
    </w:p>
    <w:p w14:paraId="768437CF" w14:textId="77777777" w:rsidR="00FC4096" w:rsidRPr="00FC4096" w:rsidRDefault="00F70E70" w:rsidP="00FC4096">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C4096">
        <w:rPr>
          <w:rFonts w:ascii="Times New Roman" w:eastAsiaTheme="minorEastAsia" w:hAnsi="Times New Roman" w:cs="Times New Roman"/>
          <w:sz w:val="24"/>
          <w:szCs w:val="24"/>
          <w:lang w:val="en-GB" w:eastAsia="da-DK"/>
        </w:rPr>
        <w:fldChar w:fldCharType="begin" w:fldLock="1"/>
      </w:r>
      <w:r w:rsidRPr="00FC4096">
        <w:rPr>
          <w:rFonts w:ascii="Times New Roman" w:hAnsi="Times New Roman" w:cs="Times New Roman"/>
          <w:sz w:val="24"/>
          <w:szCs w:val="24"/>
          <w:lang w:val="en-GB"/>
        </w:rPr>
        <w:instrText xml:space="preserve">ADDIN Mendeley Bibliography CSL_BIBLIOGRAPHY </w:instrText>
      </w:r>
      <w:r w:rsidRPr="00FC4096">
        <w:rPr>
          <w:rFonts w:ascii="Times New Roman" w:eastAsiaTheme="minorEastAsia" w:hAnsi="Times New Roman" w:cs="Times New Roman"/>
          <w:sz w:val="24"/>
          <w:szCs w:val="24"/>
          <w:lang w:val="en-GB" w:eastAsia="da-DK"/>
        </w:rPr>
        <w:fldChar w:fldCharType="separate"/>
      </w:r>
      <w:r w:rsidR="00FC4096" w:rsidRPr="00FC4096">
        <w:rPr>
          <w:rFonts w:ascii="Times New Roman" w:hAnsi="Times New Roman" w:cs="Times New Roman"/>
          <w:noProof/>
          <w:sz w:val="24"/>
          <w:szCs w:val="24"/>
        </w:rPr>
        <w:t xml:space="preserve">1. </w:t>
      </w:r>
      <w:r w:rsidR="00FC4096" w:rsidRPr="00FC4096">
        <w:rPr>
          <w:rFonts w:ascii="Times New Roman" w:hAnsi="Times New Roman" w:cs="Times New Roman"/>
          <w:noProof/>
          <w:sz w:val="24"/>
          <w:szCs w:val="24"/>
        </w:rPr>
        <w:tab/>
        <w:t xml:space="preserve">Pedersen CB. The Danish Civil Registration System. ScandJPublic Heal. </w:t>
      </w:r>
      <w:r w:rsidR="00282C36">
        <w:rPr>
          <w:rFonts w:ascii="Times New Roman" w:hAnsi="Times New Roman" w:cs="Times New Roman"/>
          <w:noProof/>
          <w:sz w:val="24"/>
          <w:szCs w:val="24"/>
        </w:rPr>
        <w:t>2011</w:t>
      </w:r>
      <w:r w:rsidR="00FC4096" w:rsidRPr="00FC4096">
        <w:rPr>
          <w:rFonts w:ascii="Times New Roman" w:hAnsi="Times New Roman" w:cs="Times New Roman"/>
          <w:noProof/>
          <w:sz w:val="24"/>
          <w:szCs w:val="24"/>
        </w:rPr>
        <w:t xml:space="preserve">;39(1651–1905):22–5. </w:t>
      </w:r>
    </w:p>
    <w:p w14:paraId="495E056C" w14:textId="77777777" w:rsidR="00FC4096" w:rsidRPr="00FC4096" w:rsidRDefault="00FC4096" w:rsidP="00FC4096">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C4096">
        <w:rPr>
          <w:rFonts w:ascii="Times New Roman" w:hAnsi="Times New Roman" w:cs="Times New Roman"/>
          <w:noProof/>
          <w:sz w:val="24"/>
          <w:szCs w:val="24"/>
        </w:rPr>
        <w:t xml:space="preserve">2. </w:t>
      </w:r>
      <w:r w:rsidRPr="00FC4096">
        <w:rPr>
          <w:rFonts w:ascii="Times New Roman" w:hAnsi="Times New Roman" w:cs="Times New Roman"/>
          <w:noProof/>
          <w:sz w:val="24"/>
          <w:szCs w:val="24"/>
        </w:rPr>
        <w:tab/>
        <w:t xml:space="preserve">Mors O, Perto GP, Mortensen PB. The Danish Psychiatric Central Research Register. ScandJPublic Heal. </w:t>
      </w:r>
      <w:r w:rsidR="00282C36">
        <w:rPr>
          <w:rFonts w:ascii="Times New Roman" w:hAnsi="Times New Roman" w:cs="Times New Roman"/>
          <w:noProof/>
          <w:sz w:val="24"/>
          <w:szCs w:val="24"/>
        </w:rPr>
        <w:t>2011</w:t>
      </w:r>
      <w:r w:rsidRPr="00FC4096">
        <w:rPr>
          <w:rFonts w:ascii="Times New Roman" w:hAnsi="Times New Roman" w:cs="Times New Roman"/>
          <w:noProof/>
          <w:sz w:val="24"/>
          <w:szCs w:val="24"/>
        </w:rPr>
        <w:t xml:space="preserve">;39(1651–1905):54–7. </w:t>
      </w:r>
    </w:p>
    <w:p w14:paraId="3702D893" w14:textId="77777777" w:rsidR="00FC4096" w:rsidRPr="00FC4096" w:rsidRDefault="00FC4096" w:rsidP="00FC4096">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C4096">
        <w:rPr>
          <w:rFonts w:ascii="Times New Roman" w:hAnsi="Times New Roman" w:cs="Times New Roman"/>
          <w:noProof/>
          <w:sz w:val="24"/>
          <w:szCs w:val="24"/>
        </w:rPr>
        <w:t xml:space="preserve">3. </w:t>
      </w:r>
      <w:r w:rsidRPr="00FC4096">
        <w:rPr>
          <w:rFonts w:ascii="Times New Roman" w:hAnsi="Times New Roman" w:cs="Times New Roman"/>
          <w:noProof/>
          <w:sz w:val="24"/>
          <w:szCs w:val="24"/>
        </w:rPr>
        <w:tab/>
        <w:t xml:space="preserve">Lynge E, Sandegaard JL, Rebolj M. The Danish National Patient Register. ScandJPublic Heal. </w:t>
      </w:r>
      <w:r w:rsidR="00282C36">
        <w:rPr>
          <w:rFonts w:ascii="Times New Roman" w:hAnsi="Times New Roman" w:cs="Times New Roman"/>
          <w:noProof/>
          <w:sz w:val="24"/>
          <w:szCs w:val="24"/>
        </w:rPr>
        <w:t>2011</w:t>
      </w:r>
      <w:r w:rsidRPr="00FC4096">
        <w:rPr>
          <w:rFonts w:ascii="Times New Roman" w:hAnsi="Times New Roman" w:cs="Times New Roman"/>
          <w:noProof/>
          <w:sz w:val="24"/>
          <w:szCs w:val="24"/>
        </w:rPr>
        <w:t xml:space="preserve">;39(1651–1905):30–3. </w:t>
      </w:r>
    </w:p>
    <w:p w14:paraId="033B5F2A" w14:textId="77777777" w:rsidR="00FC4096" w:rsidRPr="00FC4096" w:rsidRDefault="00FC4096" w:rsidP="00FC4096">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FC4096">
        <w:rPr>
          <w:rFonts w:ascii="Times New Roman" w:hAnsi="Times New Roman" w:cs="Times New Roman"/>
          <w:noProof/>
          <w:sz w:val="24"/>
          <w:szCs w:val="24"/>
        </w:rPr>
        <w:t xml:space="preserve">4. </w:t>
      </w:r>
      <w:r w:rsidRPr="00FC4096">
        <w:rPr>
          <w:rFonts w:ascii="Times New Roman" w:hAnsi="Times New Roman" w:cs="Times New Roman"/>
          <w:noProof/>
          <w:sz w:val="24"/>
          <w:szCs w:val="24"/>
        </w:rPr>
        <w:tab/>
        <w:t xml:space="preserve">Kildemoes HW, Sorensen HT, Hallas J. The Danish National Prescription Registry. ScandJPublic Heal. </w:t>
      </w:r>
      <w:r w:rsidR="00282C36">
        <w:rPr>
          <w:rFonts w:ascii="Times New Roman" w:hAnsi="Times New Roman" w:cs="Times New Roman"/>
          <w:noProof/>
          <w:sz w:val="24"/>
          <w:szCs w:val="24"/>
        </w:rPr>
        <w:t>2011</w:t>
      </w:r>
      <w:r w:rsidRPr="00FC4096">
        <w:rPr>
          <w:rFonts w:ascii="Times New Roman" w:hAnsi="Times New Roman" w:cs="Times New Roman"/>
          <w:noProof/>
          <w:sz w:val="24"/>
          <w:szCs w:val="24"/>
        </w:rPr>
        <w:t xml:space="preserve">;39(1651–1905):38–41. </w:t>
      </w:r>
    </w:p>
    <w:p w14:paraId="17BE86FB" w14:textId="77777777" w:rsidR="00F70E70" w:rsidRPr="00FC4096" w:rsidRDefault="00F70E70" w:rsidP="00E7131B">
      <w:pPr>
        <w:spacing w:line="480" w:lineRule="auto"/>
        <w:jc w:val="both"/>
        <w:rPr>
          <w:rFonts w:ascii="Times New Roman" w:hAnsi="Times New Roman" w:cs="Times New Roman"/>
          <w:sz w:val="24"/>
          <w:szCs w:val="24"/>
          <w:lang w:val="en-GB"/>
        </w:rPr>
      </w:pPr>
      <w:r w:rsidRPr="00FC4096">
        <w:rPr>
          <w:rFonts w:ascii="Times New Roman" w:hAnsi="Times New Roman" w:cs="Times New Roman"/>
          <w:sz w:val="24"/>
          <w:szCs w:val="24"/>
          <w:lang w:val="en-GB"/>
        </w:rPr>
        <w:fldChar w:fldCharType="end"/>
      </w:r>
    </w:p>
    <w:sectPr w:rsidR="00F70E70" w:rsidRPr="00FC4096" w:rsidSect="00C50B9C">
      <w:footerReference w:type="default" r:id="rId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0CF6A" w14:textId="77777777" w:rsidR="00E569EF" w:rsidRDefault="00E569EF" w:rsidP="00D11558">
      <w:pPr>
        <w:spacing w:after="0" w:line="240" w:lineRule="auto"/>
      </w:pPr>
      <w:r>
        <w:separator/>
      </w:r>
    </w:p>
  </w:endnote>
  <w:endnote w:type="continuationSeparator" w:id="0">
    <w:p w14:paraId="01E9BADD" w14:textId="77777777" w:rsidR="00E569EF" w:rsidRDefault="00E569EF" w:rsidP="00D115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171071"/>
      <w:docPartObj>
        <w:docPartGallery w:val="Page Numbers (Bottom of Page)"/>
        <w:docPartUnique/>
      </w:docPartObj>
    </w:sdtPr>
    <w:sdtEndPr/>
    <w:sdtContent>
      <w:p w14:paraId="38A6DCB8" w14:textId="77777777" w:rsidR="00D11558" w:rsidRDefault="00D11558">
        <w:pPr>
          <w:pStyle w:val="Sidefod"/>
          <w:jc w:val="right"/>
        </w:pPr>
        <w:r>
          <w:fldChar w:fldCharType="begin"/>
        </w:r>
        <w:r>
          <w:instrText>PAGE   \* MERGEFORMAT</w:instrText>
        </w:r>
        <w:r>
          <w:fldChar w:fldCharType="separate"/>
        </w:r>
        <w:r w:rsidR="005A7132">
          <w:rPr>
            <w:noProof/>
          </w:rPr>
          <w:t>1</w:t>
        </w:r>
        <w:r>
          <w:fldChar w:fldCharType="end"/>
        </w:r>
      </w:p>
    </w:sdtContent>
  </w:sdt>
  <w:p w14:paraId="746E4DAA" w14:textId="77777777" w:rsidR="00D11558" w:rsidRDefault="00D11558">
    <w:pPr>
      <w:pStyle w:val="Sidefod"/>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3DD0F9" w14:textId="77777777" w:rsidR="00E569EF" w:rsidRDefault="00E569EF" w:rsidP="00D11558">
      <w:pPr>
        <w:spacing w:after="0" w:line="240" w:lineRule="auto"/>
      </w:pPr>
      <w:r>
        <w:separator/>
      </w:r>
    </w:p>
  </w:footnote>
  <w:footnote w:type="continuationSeparator" w:id="0">
    <w:p w14:paraId="7C51E880" w14:textId="77777777" w:rsidR="00E569EF" w:rsidRDefault="00E569EF" w:rsidP="00D115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5245"/>
    <w:rsid w:val="00001AA4"/>
    <w:rsid w:val="00012C7A"/>
    <w:rsid w:val="00083266"/>
    <w:rsid w:val="000B2271"/>
    <w:rsid w:val="000C62BD"/>
    <w:rsid w:val="000F40AE"/>
    <w:rsid w:val="00100F44"/>
    <w:rsid w:val="00112B48"/>
    <w:rsid w:val="00114406"/>
    <w:rsid w:val="00144CCF"/>
    <w:rsid w:val="001451AF"/>
    <w:rsid w:val="00173414"/>
    <w:rsid w:val="001A0242"/>
    <w:rsid w:val="001B0DE4"/>
    <w:rsid w:val="001C21C6"/>
    <w:rsid w:val="001C6436"/>
    <w:rsid w:val="001D4268"/>
    <w:rsid w:val="001D789A"/>
    <w:rsid w:val="001F1B08"/>
    <w:rsid w:val="001F6B19"/>
    <w:rsid w:val="00216566"/>
    <w:rsid w:val="00220EE4"/>
    <w:rsid w:val="00221224"/>
    <w:rsid w:val="0022191C"/>
    <w:rsid w:val="00280428"/>
    <w:rsid w:val="00282C36"/>
    <w:rsid w:val="002E6D6D"/>
    <w:rsid w:val="002E7550"/>
    <w:rsid w:val="00312BC0"/>
    <w:rsid w:val="0032509D"/>
    <w:rsid w:val="003356A0"/>
    <w:rsid w:val="00351A0A"/>
    <w:rsid w:val="0035534F"/>
    <w:rsid w:val="00363AF6"/>
    <w:rsid w:val="00365E14"/>
    <w:rsid w:val="00391C8C"/>
    <w:rsid w:val="003A275B"/>
    <w:rsid w:val="003D476D"/>
    <w:rsid w:val="003D6855"/>
    <w:rsid w:val="003E396B"/>
    <w:rsid w:val="003E7504"/>
    <w:rsid w:val="004144F3"/>
    <w:rsid w:val="00470247"/>
    <w:rsid w:val="00471752"/>
    <w:rsid w:val="00484479"/>
    <w:rsid w:val="004974D4"/>
    <w:rsid w:val="004F4BE8"/>
    <w:rsid w:val="00510EE7"/>
    <w:rsid w:val="00531EF1"/>
    <w:rsid w:val="00533D92"/>
    <w:rsid w:val="005605F6"/>
    <w:rsid w:val="00570DD5"/>
    <w:rsid w:val="00582E0A"/>
    <w:rsid w:val="00592364"/>
    <w:rsid w:val="005A26A1"/>
    <w:rsid w:val="005A691A"/>
    <w:rsid w:val="005A7132"/>
    <w:rsid w:val="005B267F"/>
    <w:rsid w:val="005C3808"/>
    <w:rsid w:val="005E073B"/>
    <w:rsid w:val="005E6BDE"/>
    <w:rsid w:val="005F2C35"/>
    <w:rsid w:val="00600BC2"/>
    <w:rsid w:val="00605BA1"/>
    <w:rsid w:val="00610080"/>
    <w:rsid w:val="00620358"/>
    <w:rsid w:val="00627608"/>
    <w:rsid w:val="00634C63"/>
    <w:rsid w:val="00660451"/>
    <w:rsid w:val="006624DE"/>
    <w:rsid w:val="00665A86"/>
    <w:rsid w:val="00697000"/>
    <w:rsid w:val="006A1292"/>
    <w:rsid w:val="006A1ED7"/>
    <w:rsid w:val="006F2BD7"/>
    <w:rsid w:val="00700143"/>
    <w:rsid w:val="00712EEB"/>
    <w:rsid w:val="00735348"/>
    <w:rsid w:val="007373FD"/>
    <w:rsid w:val="00747F34"/>
    <w:rsid w:val="0075268E"/>
    <w:rsid w:val="0075479F"/>
    <w:rsid w:val="00777A0D"/>
    <w:rsid w:val="007A754C"/>
    <w:rsid w:val="007B20CF"/>
    <w:rsid w:val="007B2B8B"/>
    <w:rsid w:val="007D3FDF"/>
    <w:rsid w:val="007F6F81"/>
    <w:rsid w:val="008002B8"/>
    <w:rsid w:val="00826DE5"/>
    <w:rsid w:val="00844EE8"/>
    <w:rsid w:val="00862281"/>
    <w:rsid w:val="008745B9"/>
    <w:rsid w:val="008773B2"/>
    <w:rsid w:val="00881BC1"/>
    <w:rsid w:val="0088475C"/>
    <w:rsid w:val="0089613B"/>
    <w:rsid w:val="008A6660"/>
    <w:rsid w:val="008A7FDA"/>
    <w:rsid w:val="008C31CC"/>
    <w:rsid w:val="008D0B80"/>
    <w:rsid w:val="00936306"/>
    <w:rsid w:val="009808F3"/>
    <w:rsid w:val="009811E6"/>
    <w:rsid w:val="00981ADB"/>
    <w:rsid w:val="00A073C1"/>
    <w:rsid w:val="00A12537"/>
    <w:rsid w:val="00A22263"/>
    <w:rsid w:val="00A33BF2"/>
    <w:rsid w:val="00A3734B"/>
    <w:rsid w:val="00A73246"/>
    <w:rsid w:val="00A95236"/>
    <w:rsid w:val="00AE006B"/>
    <w:rsid w:val="00AE2627"/>
    <w:rsid w:val="00AF7FB8"/>
    <w:rsid w:val="00B27345"/>
    <w:rsid w:val="00B33D93"/>
    <w:rsid w:val="00B46A11"/>
    <w:rsid w:val="00B5705B"/>
    <w:rsid w:val="00B75D5D"/>
    <w:rsid w:val="00B77F94"/>
    <w:rsid w:val="00B850D8"/>
    <w:rsid w:val="00BB2778"/>
    <w:rsid w:val="00BC3307"/>
    <w:rsid w:val="00BC5C9A"/>
    <w:rsid w:val="00BE11D3"/>
    <w:rsid w:val="00BF6546"/>
    <w:rsid w:val="00C1780C"/>
    <w:rsid w:val="00C240DB"/>
    <w:rsid w:val="00C459E3"/>
    <w:rsid w:val="00C50B9C"/>
    <w:rsid w:val="00C6697F"/>
    <w:rsid w:val="00C83C78"/>
    <w:rsid w:val="00C95771"/>
    <w:rsid w:val="00CB02DD"/>
    <w:rsid w:val="00CC0A31"/>
    <w:rsid w:val="00CD7F48"/>
    <w:rsid w:val="00CF1D11"/>
    <w:rsid w:val="00D11558"/>
    <w:rsid w:val="00D33EA9"/>
    <w:rsid w:val="00D46D78"/>
    <w:rsid w:val="00D515BD"/>
    <w:rsid w:val="00D55E1F"/>
    <w:rsid w:val="00D7543A"/>
    <w:rsid w:val="00D80C99"/>
    <w:rsid w:val="00DA7FD8"/>
    <w:rsid w:val="00DB3BF5"/>
    <w:rsid w:val="00DB7E59"/>
    <w:rsid w:val="00DD5282"/>
    <w:rsid w:val="00DD5286"/>
    <w:rsid w:val="00DE1FB4"/>
    <w:rsid w:val="00DE5245"/>
    <w:rsid w:val="00E1095D"/>
    <w:rsid w:val="00E14303"/>
    <w:rsid w:val="00E4050E"/>
    <w:rsid w:val="00E54B8E"/>
    <w:rsid w:val="00E569EF"/>
    <w:rsid w:val="00E6012C"/>
    <w:rsid w:val="00E61218"/>
    <w:rsid w:val="00E7131B"/>
    <w:rsid w:val="00E7363D"/>
    <w:rsid w:val="00E96E9C"/>
    <w:rsid w:val="00EA35D8"/>
    <w:rsid w:val="00EB4E34"/>
    <w:rsid w:val="00ED5AA8"/>
    <w:rsid w:val="00F015B9"/>
    <w:rsid w:val="00F022E7"/>
    <w:rsid w:val="00F05C48"/>
    <w:rsid w:val="00F15EBB"/>
    <w:rsid w:val="00F23880"/>
    <w:rsid w:val="00F343DF"/>
    <w:rsid w:val="00F62D08"/>
    <w:rsid w:val="00F638A9"/>
    <w:rsid w:val="00F70E70"/>
    <w:rsid w:val="00FA7F5F"/>
    <w:rsid w:val="00FB7ACA"/>
    <w:rsid w:val="00FC4096"/>
  </w:rsids>
  <m:mathPr>
    <m:mathFont m:val="Cambria Math"/>
    <m:brkBin m:val="before"/>
    <m:brkBinSub m:val="--"/>
    <m:smallFrac m:val="0"/>
    <m:dispDef/>
    <m:lMargin m:val="0"/>
    <m:rMargin m:val="0"/>
    <m:defJc m:val="centerGroup"/>
    <m:wrapIndent m:val="1440"/>
    <m:intLim m:val="subSup"/>
    <m:naryLim m:val="undOvr"/>
  </m:mathPr>
  <w:themeFontLang w:val="da-DK"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3DD5F"/>
  <w15:docId w15:val="{F0D11BDC-B977-48CB-94D7-B5BDB8C62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D33EA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33EA9"/>
    <w:rPr>
      <w:rFonts w:ascii="Tahoma" w:hAnsi="Tahoma" w:cs="Tahoma"/>
      <w:sz w:val="16"/>
      <w:szCs w:val="16"/>
    </w:rPr>
  </w:style>
  <w:style w:type="character" w:styleId="Kommentarhenvisning">
    <w:name w:val="annotation reference"/>
    <w:basedOn w:val="Standardskrifttypeiafsnit"/>
    <w:uiPriority w:val="99"/>
    <w:semiHidden/>
    <w:unhideWhenUsed/>
    <w:rsid w:val="00B46A11"/>
    <w:rPr>
      <w:sz w:val="16"/>
      <w:szCs w:val="16"/>
    </w:rPr>
  </w:style>
  <w:style w:type="paragraph" w:styleId="Kommentartekst">
    <w:name w:val="annotation text"/>
    <w:basedOn w:val="Normal"/>
    <w:link w:val="KommentartekstTegn"/>
    <w:uiPriority w:val="99"/>
    <w:semiHidden/>
    <w:unhideWhenUsed/>
    <w:rsid w:val="00B46A1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46A11"/>
    <w:rPr>
      <w:sz w:val="20"/>
      <w:szCs w:val="20"/>
    </w:rPr>
  </w:style>
  <w:style w:type="paragraph" w:styleId="Kommentaremne">
    <w:name w:val="annotation subject"/>
    <w:basedOn w:val="Kommentartekst"/>
    <w:next w:val="Kommentartekst"/>
    <w:link w:val="KommentaremneTegn"/>
    <w:uiPriority w:val="99"/>
    <w:semiHidden/>
    <w:unhideWhenUsed/>
    <w:rsid w:val="00B46A11"/>
    <w:rPr>
      <w:b/>
      <w:bCs/>
    </w:rPr>
  </w:style>
  <w:style w:type="character" w:customStyle="1" w:styleId="KommentaremneTegn">
    <w:name w:val="Kommentaremne Tegn"/>
    <w:basedOn w:val="KommentartekstTegn"/>
    <w:link w:val="Kommentaremne"/>
    <w:uiPriority w:val="99"/>
    <w:semiHidden/>
    <w:rsid w:val="00B46A11"/>
    <w:rPr>
      <w:b/>
      <w:bCs/>
      <w:sz w:val="20"/>
      <w:szCs w:val="20"/>
    </w:rPr>
  </w:style>
  <w:style w:type="paragraph" w:styleId="Sidehoved">
    <w:name w:val="header"/>
    <w:basedOn w:val="Normal"/>
    <w:link w:val="SidehovedTegn"/>
    <w:uiPriority w:val="99"/>
    <w:unhideWhenUsed/>
    <w:rsid w:val="00D1155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11558"/>
  </w:style>
  <w:style w:type="paragraph" w:styleId="Sidefod">
    <w:name w:val="footer"/>
    <w:basedOn w:val="Normal"/>
    <w:link w:val="SidefodTegn"/>
    <w:uiPriority w:val="99"/>
    <w:unhideWhenUsed/>
    <w:rsid w:val="00D1155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11558"/>
  </w:style>
  <w:style w:type="paragraph" w:styleId="Normalweb">
    <w:name w:val="Normal (Web)"/>
    <w:basedOn w:val="Normal"/>
    <w:uiPriority w:val="99"/>
    <w:unhideWhenUsed/>
    <w:rsid w:val="00F70E70"/>
    <w:pPr>
      <w:spacing w:before="100" w:beforeAutospacing="1" w:after="100" w:afterAutospacing="1" w:line="240" w:lineRule="auto"/>
    </w:pPr>
    <w:rPr>
      <w:rFonts w:ascii="Times New Roman" w:eastAsiaTheme="minorEastAsia" w:hAnsi="Times New Roman" w:cs="Times New Roman"/>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3DBE50-0419-9F4C-AE49-BEF4109C7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23</Words>
  <Characters>9295</Characters>
  <Application>Microsoft Macintosh Word</Application>
  <DocSecurity>0</DocSecurity>
  <Lines>77</Lines>
  <Paragraphs>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Serum Institut</Company>
  <LinksUpToDate>false</LinksUpToDate>
  <CharactersWithSpaces>10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e-Louise Hee Hansen</dc:creator>
  <cp:lastModifiedBy>Marie-Louise Rasmussen</cp:lastModifiedBy>
  <cp:revision>2</cp:revision>
  <dcterms:created xsi:type="dcterms:W3CDTF">2017-07-03T18:49:00Z</dcterms:created>
  <dcterms:modified xsi:type="dcterms:W3CDTF">2017-07-0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7bb24a-61ab-3bee-9b68-f854218b30d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